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628B3B2F"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65100E">
        <w:rPr>
          <w:rFonts w:ascii="Times New Roman" w:hAnsi="Times New Roman" w:cs="Times New Roman"/>
          <w:b/>
          <w:color w:val="C00000"/>
        </w:rPr>
        <w:t>~2200 words)</w:t>
      </w:r>
    </w:p>
    <w:p w14:paraId="538CEA69" w14:textId="77777777" w:rsidR="0059502B" w:rsidRDefault="0059502B" w:rsidP="0059502B">
      <w:pPr>
        <w:rPr>
          <w:rFonts w:ascii="Times New Roman" w:hAnsi="Times New Roman" w:cs="Times New Roman"/>
        </w:rPr>
      </w:pPr>
    </w:p>
    <w:p w14:paraId="60098EEA" w14:textId="2738FF8A" w:rsidR="0059502B" w:rsidRDefault="00E75D55" w:rsidP="001242C9">
      <w:pPr>
        <w:ind w:firstLine="720"/>
        <w:rPr>
          <w:rFonts w:ascii="Times New Roman" w:hAnsi="Times New Roman" w:cs="Times New Roman"/>
        </w:rPr>
      </w:pPr>
      <w:r>
        <w:rPr>
          <w:rFonts w:ascii="Times New Roman" w:hAnsi="Times New Roman" w:cs="Times New Roman"/>
        </w:rPr>
        <w:t xml:space="preserve">The population dynamics of a non-native species </w:t>
      </w:r>
      <w:r w:rsidR="0085679E">
        <w:rPr>
          <w:rFonts w:ascii="Times New Roman" w:hAnsi="Times New Roman" w:cs="Times New Roman"/>
        </w:rPr>
        <w:t>transitioning</w:t>
      </w:r>
      <w:r>
        <w:rPr>
          <w:rFonts w:ascii="Times New Roman" w:hAnsi="Times New Roman" w:cs="Times New Roman"/>
        </w:rPr>
        <w:t xml:space="preserve"> from establishing in a </w:t>
      </w:r>
      <w:r w:rsidR="00406553">
        <w:rPr>
          <w:rFonts w:ascii="Times New Roman" w:hAnsi="Times New Roman" w:cs="Times New Roman"/>
        </w:rPr>
        <w:t>new</w:t>
      </w:r>
      <w:r>
        <w:rPr>
          <w:rFonts w:ascii="Times New Roman" w:hAnsi="Times New Roman" w:cs="Times New Roman"/>
        </w:rPr>
        <w:t xml:space="preserve"> region to one that rapid</w:t>
      </w:r>
      <w:r w:rsidR="00406553">
        <w:rPr>
          <w:rFonts w:ascii="Times New Roman" w:hAnsi="Times New Roman" w:cs="Times New Roman"/>
        </w:rPr>
        <w:t>ly grows</w:t>
      </w:r>
      <w:r>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Pr>
          <w:rFonts w:ascii="Times New Roman" w:hAnsi="Times New Roman" w:cs="Times New Roman"/>
        </w:rPr>
        <w:t xml:space="preserve">observed. We </w:t>
      </w:r>
      <w:r w:rsidR="005852DE">
        <w:rPr>
          <w:rFonts w:ascii="Times New Roman" w:hAnsi="Times New Roman" w:cs="Times New Roman"/>
        </w:rPr>
        <w:t>must</w:t>
      </w:r>
      <w:r>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5852DE" w:rsidRPr="00077EFF">
        <w:rPr>
          <w:rFonts w:ascii="Times New Roman" w:hAnsi="Times New Roman" w:cs="Times New Roman"/>
          <w:highlight w:val="yellow"/>
        </w:rPr>
        <w:t>understanding</w:t>
      </w:r>
      <w:r w:rsidR="005852DE">
        <w:rPr>
          <w:rFonts w:ascii="Times New Roman" w:hAnsi="Times New Roman" w:cs="Times New Roman"/>
        </w:rPr>
        <w:t xml:space="preserve"> of species invasions.</w:t>
      </w:r>
      <w:r w:rsidR="001242C9">
        <w:rPr>
          <w:rFonts w:ascii="Times New Roman" w:hAnsi="Times New Roman" w:cs="Times New Roman"/>
        </w:rPr>
        <w:t xml:space="preserve"> </w:t>
      </w:r>
      <w:r w:rsidR="001242C9" w:rsidRPr="00077EFF">
        <w:rPr>
          <w:rFonts w:ascii="Times New Roman" w:hAnsi="Times New Roman" w:cs="Times New Roman"/>
        </w:rPr>
        <w:t>For most non-native invasive species, t</w:t>
      </w:r>
      <w:r w:rsidR="0059502B" w:rsidRPr="00077EFF">
        <w:rPr>
          <w:rFonts w:ascii="Times New Roman" w:hAnsi="Times New Roman" w:cs="Times New Roman"/>
        </w:rPr>
        <w:t xml:space="preserve">he time from establishment to rapid spread </w:t>
      </w:r>
      <w:r w:rsidR="006224A2" w:rsidRPr="00077EFF">
        <w:rPr>
          <w:rFonts w:ascii="Times New Roman" w:hAnsi="Times New Roman" w:cs="Times New Roman"/>
        </w:rPr>
        <w:t xml:space="preserve">is </w:t>
      </w:r>
      <w:r w:rsidR="001242C9">
        <w:rPr>
          <w:rFonts w:ascii="Times New Roman" w:hAnsi="Times New Roman" w:cs="Times New Roman"/>
        </w:rPr>
        <w:t>observed as one with relatively little</w:t>
      </w:r>
      <w:r w:rsidR="0059502B">
        <w:rPr>
          <w:rFonts w:ascii="Times New Roman" w:hAnsi="Times New Roman" w:cs="Times New Roman"/>
        </w:rPr>
        <w:t xml:space="preserve"> population growth, both in numbers and area, and is commonly referred to as the lag phase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7BB47E1F"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is a necessary, but challenging, first step. Once a species establishes</w:t>
      </w:r>
      <w:r w:rsidR="0059502B" w:rsidRPr="00DF40A5">
        <w:rPr>
          <w:rFonts w:ascii="Times New Roman" w:hAnsi="Times New Roman" w:cs="Times New Roman"/>
          <w:color w:val="000000" w:themeColor="text1"/>
        </w:rPr>
        <w:t xml:space="preserve"> in an environment suitable for growth and reproduction,</w:t>
      </w:r>
      <w:r w:rsidRPr="00DF40A5">
        <w:rPr>
          <w:rFonts w:ascii="Times New Roman" w:hAnsi="Times New Roman" w:cs="Times New Roman"/>
          <w:color w:val="000000" w:themeColor="text1"/>
        </w:rPr>
        <w:t xml:space="preserve"> its population should increase exponentially 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Pr="00DF40A5">
        <w:rPr>
          <w:rFonts w:ascii="Times New Roman" w:hAnsi="Times New Roman" w:cs="Times New Roman"/>
          <w:color w:val="000000" w:themeColor="text1"/>
        </w:rPr>
        <w:t xml:space="preserve">time-step, </w:t>
      </w:r>
      <w:r w:rsidRPr="00DF40A5">
        <w:rPr>
          <w:rFonts w:ascii="Times New Roman" w:hAnsi="Times New Roman" w:cs="Times New Roman"/>
          <w:i/>
          <w:color w:val="000000" w:themeColor="text1"/>
        </w:rPr>
        <w:t>N(t)</w:t>
      </w:r>
      <w:r w:rsidRPr="00DF40A5">
        <w:rPr>
          <w:rFonts w:ascii="Times New Roman" w:hAnsi="Times New Roman" w:cs="Times New Roman"/>
          <w:color w:val="000000" w:themeColor="text1"/>
        </w:rPr>
        <w:t xml:space="preserve"> = the population size at time-step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ignores potential</w:t>
      </w:r>
      <w:r w:rsidR="0059502B" w:rsidRPr="00DF40A5">
        <w:rPr>
          <w:rFonts w:ascii="Times New Roman" w:hAnsi="Times New Roman" w:cs="Times New Roman"/>
          <w:color w:val="000000" w:themeColor="text1"/>
        </w:rPr>
        <w:t xml:space="preserve"> positive density dependence effects (i.e. Allee effects). </w:t>
      </w:r>
      <w:r w:rsidRPr="00DF40A5">
        <w:rPr>
          <w:rFonts w:ascii="Times New Roman" w:hAnsi="Times New Roman" w:cs="Times New Roman"/>
          <w:color w:val="000000" w:themeColor="text1"/>
        </w:rPr>
        <w:t>Plotting population size through time, we would see a classic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77777777"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596BE8">
        <w:rPr>
          <w:rFonts w:ascii="Times New Roman" w:hAnsi="Times New Roman" w:cs="Times New Roman"/>
          <w:b/>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2A30F0" w:rsidRPr="00596BE8">
        <w:rPr>
          <w:rFonts w:ascii="Times New Roman" w:hAnsi="Times New Roman" w:cs="Times New Roman"/>
          <w:color w:val="000000" w:themeColor="text1"/>
        </w:rPr>
        <w:t xml:space="preserve">This is a </w:t>
      </w:r>
      <w:r w:rsidR="0059502B" w:rsidRPr="00596BE8">
        <w:rPr>
          <w:rFonts w:ascii="Times New Roman" w:hAnsi="Times New Roman" w:cs="Times New Roman"/>
          <w:color w:val="000000" w:themeColor="text1"/>
        </w:rPr>
        <w:t xml:space="preserve">phase </w:t>
      </w:r>
      <w:r w:rsidR="002A30F0" w:rsidRPr="00596BE8">
        <w:rPr>
          <w:rFonts w:ascii="Times New Roman" w:hAnsi="Times New Roman" w:cs="Times New Roman"/>
          <w:color w:val="000000" w:themeColor="text1"/>
        </w:rPr>
        <w:t>during which</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ower than its potential maximum, generally following population establishment</w:t>
      </w:r>
      <w:r w:rsidR="00596BE8" w:rsidRPr="00596BE8">
        <w:rPr>
          <w:rFonts w:ascii="Times New Roman" w:hAnsi="Times New Roman" w:cs="Times New Roman"/>
          <w:color w:val="000000" w:themeColor="text1"/>
        </w:rPr>
        <w:t>, followed by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596BE8">
        <w:rPr>
          <w:rFonts w:ascii="Times New Roman" w:hAnsi="Times New Roman" w:cs="Times New Roman"/>
          <w:color w:val="000000" w:themeColor="text1"/>
        </w:rPr>
        <w:t xml:space="preserve">log of population size versus time is non-linear whil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of time during which the population is experiencing lower growth rates than maximum is </w:t>
      </w:r>
      <w:r w:rsidR="0059502B" w:rsidRPr="00596BE8">
        <w:rPr>
          <w:rFonts w:ascii="Times New Roman" w:hAnsi="Times New Roman" w:cs="Times New Roman"/>
          <w:color w:val="000000" w:themeColor="text1"/>
        </w:rPr>
        <w:t xml:space="preserve">evidence </w:t>
      </w:r>
      <w:r w:rsidR="00596BE8" w:rsidRPr="00596BE8">
        <w:rPr>
          <w:rFonts w:ascii="Times New Roman" w:hAnsi="Times New Roman" w:cs="Times New Roman"/>
          <w:color w:val="000000" w:themeColor="text1"/>
        </w:rPr>
        <w:t>of</w:t>
      </w:r>
      <w:r w:rsidR="0059502B" w:rsidRPr="00596BE8">
        <w:rPr>
          <w:rFonts w:ascii="Times New Roman" w:hAnsi="Times New Roman" w:cs="Times New Roman"/>
          <w:color w:val="000000" w:themeColor="text1"/>
        </w:rPr>
        <w:t xml:space="preserve"> an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177A7368"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Pr="002925CD">
        <w:rPr>
          <w:rFonts w:ascii="Times New Roman" w:hAnsi="Times New Roman" w:cs="Times New Roman"/>
          <w:color w:val="000000" w:themeColor="text1"/>
        </w:rPr>
        <w:t>idence of an extended lag phase, but t</w:t>
      </w:r>
      <w:r w:rsidR="0059502B" w:rsidRPr="002925CD">
        <w:rPr>
          <w:rFonts w:ascii="Times New Roman" w:hAnsi="Times New Roman" w:cs="Times New Roman"/>
          <w:color w:val="000000" w:themeColor="text1"/>
        </w:rPr>
        <w:t>h</w:t>
      </w:r>
      <w:r w:rsidRPr="002925CD">
        <w:rPr>
          <w:rFonts w:ascii="Times New Roman" w:hAnsi="Times New Roman" w:cs="Times New Roman"/>
          <w:color w:val="000000" w:themeColor="text1"/>
        </w:rPr>
        <w:t>e potential factors causing them</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2925CD" w:rsidRPr="002925CD">
        <w:rPr>
          <w:rFonts w:ascii="Times New Roman" w:hAnsi="Times New Roman" w:cs="Times New Roman"/>
          <w:color w:val="000000" w:themeColor="text1"/>
        </w:rPr>
        <w:t>done to examin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2925CD" w:rsidRPr="002925CD">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though much theoretical work has been done</w:t>
      </w:r>
      <w:r w:rsidR="0059502B" w:rsidRPr="002925CD">
        <w:rPr>
          <w:rFonts w:ascii="Times New Roman" w:hAnsi="Times New Roman" w:cs="Times New Roman"/>
          <w:color w:val="000000" w:themeColor="text1"/>
        </w:rPr>
        <w:t xml:space="preserve">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empirical support and further our understanding of the population dynamics of the lag phase. These data can be used to re-construct patterns of spatial spread of invasive species, which are linked to increases in population size.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62C02C99" w:rsidR="0059502B" w:rsidRPr="00132303" w:rsidRDefault="0059502B" w:rsidP="0059502B">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Retrospective spatial analyses can yield insights into the ecological processes involved in the spread of non-native invasive species in novel regions. A rich data source for these types of analyses on plant species is the specimen holdings of herbaria. Information from herbarium records are used in several studies to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There may also be herba</w:t>
      </w:r>
      <w:r w:rsidR="00320E7F" w:rsidRPr="00132303">
        <w:rPr>
          <w:rFonts w:ascii="Times New Roman" w:hAnsi="Times New Roman" w:cs="Times New Roman"/>
          <w:color w:val="000000" w:themeColor="text1"/>
        </w:rPr>
        <w:t xml:space="preserve">rium specific trends, such as </w:t>
      </w:r>
      <w:r w:rsidRPr="00132303">
        <w:rPr>
          <w:rFonts w:ascii="Times New Roman" w:hAnsi="Times New Roman" w:cs="Times New Roman"/>
          <w:color w:val="000000" w:themeColor="text1"/>
        </w:rPr>
        <w:t xml:space="preserve">an emphasis on regional specimen collection. Other biases may emerge because of issues of convenience. A noted pattern in natural history collections is </w:t>
      </w:r>
      <w:r w:rsidR="00320E7F" w:rsidRPr="00132303">
        <w:rPr>
          <w:rFonts w:ascii="Times New Roman" w:hAnsi="Times New Roman" w:cs="Times New Roman"/>
          <w:color w:val="000000" w:themeColor="text1"/>
        </w:rPr>
        <w:t xml:space="preserve">a </w:t>
      </w:r>
      <w:r w:rsidRPr="00132303">
        <w:rPr>
          <w:rFonts w:ascii="Times New Roman" w:hAnsi="Times New Roman" w:cs="Times New Roman"/>
          <w:color w:val="000000" w:themeColor="text1"/>
        </w:rPr>
        <w:t>l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w:t>
      </w:r>
      <w:r w:rsidRPr="00132303">
        <w:rPr>
          <w:rFonts w:ascii="Times New Roman" w:hAnsi="Times New Roman" w:cs="Times New Roman"/>
          <w:strike/>
          <w:color w:val="000000" w:themeColor="text1"/>
        </w:rPr>
        <w:t xml:space="preserve">For example, Catling and Porebski </w:t>
      </w:r>
      <w:r w:rsidRPr="00132303">
        <w:rPr>
          <w:rFonts w:ascii="Times New Roman" w:hAnsi="Times New Roman" w:cs="Times New Roman"/>
          <w:strike/>
          <w:color w:val="000000" w:themeColor="text1"/>
        </w:rPr>
        <w:fldChar w:fldCharType="begin" w:fldLock="1"/>
      </w:r>
      <w:r w:rsidR="007A6C8E" w:rsidRPr="00132303">
        <w:rPr>
          <w:rFonts w:ascii="Times New Roman" w:hAnsi="Times New Roman" w:cs="Times New Roman"/>
          <w:strike/>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132303">
        <w:rPr>
          <w:rFonts w:ascii="Times New Roman" w:hAnsi="Times New Roman" w:cs="Times New Roman"/>
          <w:strike/>
          <w:color w:val="000000" w:themeColor="text1"/>
        </w:rPr>
        <w:fldChar w:fldCharType="separate"/>
      </w:r>
      <w:r w:rsidRPr="00132303">
        <w:rPr>
          <w:rFonts w:ascii="Times New Roman" w:hAnsi="Times New Roman" w:cs="Times New Roman"/>
          <w:strike/>
          <w:noProof/>
          <w:color w:val="000000" w:themeColor="text1"/>
        </w:rPr>
        <w:t>(1994)</w:t>
      </w:r>
      <w:r w:rsidRPr="00132303">
        <w:rPr>
          <w:rFonts w:ascii="Times New Roman" w:hAnsi="Times New Roman" w:cs="Times New Roman"/>
          <w:strike/>
          <w:color w:val="000000" w:themeColor="text1"/>
        </w:rPr>
        <w:fldChar w:fldCharType="end"/>
      </w:r>
      <w:r w:rsidRPr="00132303">
        <w:rPr>
          <w:rFonts w:ascii="Times New Roman" w:hAnsi="Times New Roman" w:cs="Times New Roman"/>
          <w:strike/>
          <w:color w:val="000000" w:themeColor="text1"/>
        </w:rPr>
        <w:t xml:space="preserve"> found that observations of the plant </w:t>
      </w:r>
      <w:r w:rsidRPr="00132303">
        <w:rPr>
          <w:rFonts w:ascii="Times New Roman" w:hAnsi="Times New Roman" w:cs="Times New Roman"/>
          <w:i/>
          <w:strike/>
          <w:color w:val="000000" w:themeColor="text1"/>
        </w:rPr>
        <w:t>Frangula alnus</w:t>
      </w:r>
      <w:r w:rsidRPr="00132303">
        <w:rPr>
          <w:rFonts w:ascii="Times New Roman" w:hAnsi="Times New Roman" w:cs="Times New Roman"/>
          <w:strike/>
          <w:color w:val="000000" w:themeColor="text1"/>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sidRPr="00132303">
        <w:rPr>
          <w:rFonts w:ascii="Times New Roman" w:hAnsi="Times New Roman" w:cs="Times New Roman"/>
          <w:i/>
          <w:strike/>
          <w:color w:val="000000" w:themeColor="text1"/>
        </w:rPr>
        <w:t>F. alnus</w:t>
      </w:r>
      <w:r w:rsidRPr="00132303">
        <w:rPr>
          <w:rFonts w:ascii="Times New Roman" w:hAnsi="Times New Roman" w:cs="Times New Roman"/>
          <w:strike/>
          <w:color w:val="000000" w:themeColor="text1"/>
        </w:rPr>
        <w:t xml:space="preserve"> grows well in ecological conditions near urban areas (e.g., disturbed environments). </w:t>
      </w:r>
      <w:r w:rsidRPr="00132303">
        <w:rPr>
          <w:rFonts w:ascii="Times New Roman" w:hAnsi="Times New Roman" w:cs="Times New Roman"/>
          <w:color w:val="000000" w:themeColor="text1"/>
        </w:rPr>
        <w:t>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6BD331C"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n using herbarium records is that the data are generally more conducive to studying spatial spread, rather than population increase. These processes are related, but it </w:t>
      </w:r>
      <w:r w:rsidR="00132303" w:rsidRPr="00132303">
        <w:rPr>
          <w:rFonts w:ascii="Times New Roman" w:hAnsi="Times New Roman" w:cs="Times New Roman"/>
          <w:color w:val="000000" w:themeColor="text1"/>
        </w:rPr>
        <w:t>can</w:t>
      </w:r>
      <w:r w:rsidRPr="00132303">
        <w:rPr>
          <w:rFonts w:ascii="Times New Roman" w:hAnsi="Times New Roman" w:cs="Times New Roman"/>
          <w:color w:val="000000" w:themeColor="text1"/>
        </w:rPr>
        <w:t xml:space="preserve">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reaction-diffusion model</w:t>
      </w:r>
      <w:r w:rsidR="00132303" w:rsidRPr="00132303">
        <w:rPr>
          <w:rFonts w:ascii="Times New Roman" w:hAnsi="Times New Roman" w:cs="Times New Roman"/>
          <w:color w:val="000000" w:themeColor="text1"/>
        </w:rPr>
        <w:t xml:space="preserve">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 xml:space="preserve">s a function of the radius of the population. The area of occupancy for a species spreading randomly on a landscape from a central point should increas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other null models have been proposed, the square root transformation has been shown to b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78750887"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 xml:space="preserve">A small number of methods have been developed to address the probalems associated with unequal sampling effort. </w:t>
      </w:r>
      <w:r w:rsidR="0059502B" w:rsidRPr="00932531">
        <w:rPr>
          <w:rFonts w:ascii="Times New Roman" w:hAnsi="Times New Roman" w:cs="Times New Roman"/>
          <w:color w:val="000000" w:themeColor="text1"/>
        </w:rPr>
        <w:t xml:space="preserve">Most compare the trends in the distribution of records for a species of interest to other species that ha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compared the pattern of collection records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o that of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lastRenderedPageBreak/>
        <w:t xml:space="preserve">They thus concluded that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was primarily located near urban areas </w:t>
      </w:r>
      <w:r w:rsidR="00173F74" w:rsidRPr="00932531">
        <w:rPr>
          <w:rFonts w:ascii="Times New Roman" w:hAnsi="Times New Roman" w:cs="Times New Roman"/>
          <w:color w:val="000000" w:themeColor="text1"/>
        </w:rPr>
        <w:t>early in its invasion</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hile this was a qualitative, primarily visual, assessment, </w:t>
      </w:r>
      <w:r w:rsidR="0059502B" w:rsidRPr="00932531">
        <w:rPr>
          <w:rFonts w:ascii="Times New Roman" w:hAnsi="Times New Roman" w:cs="Times New Roman"/>
          <w:color w:val="000000" w:themeColor="text1"/>
        </w:rPr>
        <w:t xml:space="preserve">recent developments </w:t>
      </w:r>
      <w:r w:rsidR="00F3141A" w:rsidRPr="00932531">
        <w:rPr>
          <w:rFonts w:ascii="Times New Roman" w:hAnsi="Times New Roman" w:cs="Times New Roman"/>
          <w:color w:val="000000" w:themeColor="text1"/>
        </w:rPr>
        <w:t>extend such approaches to a quantitative framework</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Adopting and modifying these methods, I address unanswered questions regarding the introduction and spread of the non-native invasive plant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Glossy buckthorn)</w:t>
      </w:r>
      <w:r w:rsidR="0059502B" w:rsidRPr="00932531">
        <w:rPr>
          <w:rFonts w:ascii="Times New Roman" w:hAnsi="Times New Roman" w:cs="Times New Roman"/>
          <w:i/>
          <w:color w:val="000000" w:themeColor="text1"/>
        </w:rPr>
        <w:t>.</w:t>
      </w:r>
    </w:p>
    <w:p w14:paraId="31705FA9" w14:textId="77777777" w:rsidR="0059502B" w:rsidRPr="00077EFF" w:rsidRDefault="0059502B" w:rsidP="0059502B">
      <w:pPr>
        <w:rPr>
          <w:rFonts w:ascii="Times New Roman" w:hAnsi="Times New Roman" w:cs="Times New Roman"/>
          <w:color w:val="7F7F7F" w:themeColor="text1" w:themeTint="80"/>
        </w:rPr>
      </w:pPr>
    </w:p>
    <w:p w14:paraId="3F12B64E" w14:textId="50A844CA" w:rsidR="0059502B" w:rsidRPr="00077EFF" w:rsidRDefault="00053BFD" w:rsidP="0059502B">
      <w:pPr>
        <w:ind w:firstLine="720"/>
        <w:rPr>
          <w:rFonts w:ascii="Times New Roman" w:hAnsi="Times New Roman" w:cs="Times New Roman"/>
          <w:color w:val="7F7F7F" w:themeColor="text1" w:themeTint="80"/>
        </w:rPr>
      </w:pPr>
      <w:r>
        <w:rPr>
          <w:rFonts w:ascii="Times New Roman" w:hAnsi="Times New Roman" w:cs="Times New Roman"/>
          <w:color w:val="FF0000"/>
        </w:rPr>
        <w:t>CONSIDER PUTTING MOST OF THIS PARAGRAPH INTO THE DISCUSSION SECTION.</w:t>
      </w:r>
      <w:r w:rsidR="00FD22A2">
        <w:rPr>
          <w:rFonts w:ascii="Times New Roman" w:hAnsi="Times New Roman" w:cs="Times New Roman"/>
          <w:color w:val="FF0000"/>
        </w:rPr>
        <w:t xml:space="preserve"> </w:t>
      </w:r>
      <w:bookmarkStart w:id="0" w:name="_GoBack"/>
      <w:bookmarkEnd w:id="0"/>
      <w:r w:rsidR="0059502B" w:rsidRPr="00077EFF">
        <w:rPr>
          <w:rFonts w:ascii="Times New Roman" w:hAnsi="Times New Roman" w:cs="Times New Roman"/>
          <w:i/>
          <w:color w:val="7F7F7F" w:themeColor="text1" w:themeTint="80"/>
        </w:rPr>
        <w:t xml:space="preserve">Frangula alnus </w:t>
      </w:r>
      <w:r w:rsidR="0059502B" w:rsidRPr="00077EFF">
        <w:rPr>
          <w:rFonts w:ascii="Times New Roman" w:hAnsi="Times New Roman" w:cs="Times New Roman"/>
          <w:color w:val="7F7F7F" w:themeColor="text1" w:themeTint="80"/>
        </w:rPr>
        <w:t xml:space="preserve">is purported to have had an extended lag phase </w:t>
      </w:r>
      <w:r w:rsidR="0059502B"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sidR="0059502B"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atling and Porebski 1994, Frappier et al. 2003b, Larkin 2011)</w:t>
      </w:r>
      <w:r w:rsidR="0059502B" w:rsidRPr="00077EFF">
        <w:rPr>
          <w:rFonts w:ascii="Times New Roman" w:hAnsi="Times New Roman" w:cs="Times New Roman"/>
          <w:color w:val="7F7F7F" w:themeColor="text1" w:themeTint="80"/>
        </w:rPr>
        <w:fldChar w:fldCharType="end"/>
      </w:r>
      <w:r w:rsidR="0059502B" w:rsidRPr="00077EFF">
        <w:rPr>
          <w:rFonts w:ascii="Times New Roman" w:hAnsi="Times New Roman" w:cs="Times New Roman"/>
          <w:color w:val="7F7F7F" w:themeColor="text1" w:themeTint="80"/>
        </w:rPr>
        <w:t xml:space="preserve">, and various mechanisms have been proposed to explain this observation. Howell and Blackwell </w:t>
      </w:r>
      <w:r w:rsidR="0059502B"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077EFF">
        <w:rPr>
          <w:rFonts w:ascii="Times New Roman" w:hAnsi="Times New Roman" w:cs="Times New Roman"/>
          <w:color w:val="7F7F7F" w:themeColor="text1" w:themeTint="80"/>
        </w:rPr>
        <w:fldChar w:fldCharType="separate"/>
      </w:r>
      <w:r w:rsidR="0059502B" w:rsidRPr="00077EFF">
        <w:rPr>
          <w:rFonts w:ascii="Times New Roman" w:hAnsi="Times New Roman" w:cs="Times New Roman"/>
          <w:noProof/>
          <w:color w:val="7F7F7F" w:themeColor="text1" w:themeTint="80"/>
        </w:rPr>
        <w:t>(1977)</w:t>
      </w:r>
      <w:r w:rsidR="0059502B" w:rsidRPr="00077EFF">
        <w:rPr>
          <w:rFonts w:ascii="Times New Roman" w:hAnsi="Times New Roman" w:cs="Times New Roman"/>
          <w:color w:val="7F7F7F" w:themeColor="text1" w:themeTint="80"/>
        </w:rPr>
        <w:fldChar w:fldCharType="end"/>
      </w:r>
      <w:r w:rsidR="0059502B" w:rsidRPr="00077EFF">
        <w:rPr>
          <w:rFonts w:ascii="Times New Roman" w:hAnsi="Times New Roman" w:cs="Times New Roman"/>
          <w:color w:val="7F7F7F" w:themeColor="text1" w:themeTint="80"/>
        </w:rPr>
        <w:t xml:space="preserve"> suggested that the rapid expansion of </w:t>
      </w:r>
      <w:r w:rsidR="0059502B" w:rsidRPr="00077EFF">
        <w:rPr>
          <w:rFonts w:ascii="Times New Roman" w:hAnsi="Times New Roman" w:cs="Times New Roman"/>
          <w:i/>
          <w:color w:val="7F7F7F" w:themeColor="text1" w:themeTint="80"/>
        </w:rPr>
        <w:t>F. alnus</w:t>
      </w:r>
      <w:r w:rsidR="0059502B" w:rsidRPr="00077EFF">
        <w:rPr>
          <w:rFonts w:ascii="Times New Roman" w:hAnsi="Times New Roman" w:cs="Times New Roman"/>
          <w:color w:val="7F7F7F" w:themeColor="text1" w:themeTint="80"/>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sidR="0059502B" w:rsidRPr="00077EFF">
        <w:rPr>
          <w:rFonts w:ascii="Times New Roman" w:hAnsi="Times New Roman" w:cs="Times New Roman"/>
          <w:i/>
          <w:color w:val="7F7F7F" w:themeColor="text1" w:themeTint="80"/>
        </w:rPr>
        <w:t>Celastrus orbiculatus</w:t>
      </w:r>
      <w:r w:rsidR="0059502B" w:rsidRPr="00077EFF">
        <w:rPr>
          <w:rFonts w:ascii="Times New Roman" w:hAnsi="Times New Roman" w:cs="Times New Roman"/>
          <w:color w:val="7F7F7F" w:themeColor="text1" w:themeTint="80"/>
        </w:rPr>
        <w:t xml:space="preserve"> (Oriental bittersweet) </w:t>
      </w:r>
      <w:r w:rsidR="0059502B"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sidR="0059502B"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erow et al. 2011)</w:t>
      </w:r>
      <w:r w:rsidR="0059502B" w:rsidRPr="00077EFF">
        <w:rPr>
          <w:rFonts w:ascii="Times New Roman" w:hAnsi="Times New Roman" w:cs="Times New Roman"/>
          <w:color w:val="7F7F7F" w:themeColor="text1" w:themeTint="80"/>
        </w:rPr>
        <w:fldChar w:fldCharType="end"/>
      </w:r>
      <w:r w:rsidR="0059502B" w:rsidRPr="00077EFF">
        <w:rPr>
          <w:rFonts w:ascii="Times New Roman" w:hAnsi="Times New Roman" w:cs="Times New Roman"/>
          <w:color w:val="7F7F7F" w:themeColor="text1" w:themeTint="80"/>
        </w:rPr>
        <w:t xml:space="preserve">, which is also a woody fruit-bearing plant. However, Catling and Porebski </w:t>
      </w:r>
      <w:r w:rsidR="0059502B"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077EFF">
        <w:rPr>
          <w:rFonts w:ascii="Times New Roman" w:hAnsi="Times New Roman" w:cs="Times New Roman"/>
          <w:color w:val="7F7F7F" w:themeColor="text1" w:themeTint="80"/>
        </w:rPr>
        <w:fldChar w:fldCharType="separate"/>
      </w:r>
      <w:r w:rsidR="0059502B" w:rsidRPr="00077EFF">
        <w:rPr>
          <w:rFonts w:ascii="Times New Roman" w:hAnsi="Times New Roman" w:cs="Times New Roman"/>
          <w:noProof/>
          <w:color w:val="7F7F7F" w:themeColor="text1" w:themeTint="80"/>
        </w:rPr>
        <w:t>(1994)</w:t>
      </w:r>
      <w:r w:rsidR="0059502B" w:rsidRPr="00077EFF">
        <w:rPr>
          <w:rFonts w:ascii="Times New Roman" w:hAnsi="Times New Roman" w:cs="Times New Roman"/>
          <w:color w:val="7F7F7F" w:themeColor="text1" w:themeTint="80"/>
        </w:rPr>
        <w:fldChar w:fldCharType="end"/>
      </w:r>
      <w:r w:rsidR="0059502B" w:rsidRPr="00077EFF">
        <w:rPr>
          <w:rFonts w:ascii="Times New Roman" w:hAnsi="Times New Roman" w:cs="Times New Roman"/>
          <w:color w:val="7F7F7F" w:themeColor="text1" w:themeTint="80"/>
        </w:rPr>
        <w:t xml:space="preserve"> pointed out that the spread of </w:t>
      </w:r>
      <w:r w:rsidR="0059502B" w:rsidRPr="00077EFF">
        <w:rPr>
          <w:rFonts w:ascii="Times New Roman" w:hAnsi="Times New Roman" w:cs="Times New Roman"/>
          <w:i/>
          <w:color w:val="7F7F7F" w:themeColor="text1" w:themeTint="80"/>
        </w:rPr>
        <w:t xml:space="preserve">F. alnus </w:t>
      </w:r>
      <w:r w:rsidR="0059502B" w:rsidRPr="00077EFF">
        <w:rPr>
          <w:rFonts w:ascii="Times New Roman" w:hAnsi="Times New Roman" w:cs="Times New Roman"/>
          <w:color w:val="7F7F7F" w:themeColor="text1" w:themeTint="80"/>
        </w:rPr>
        <w:t xml:space="preserve"> in southern Ontario preceded the presence of European starlings, suggesting other mechanisms must be at play. While Howell and Blackwell’s speculation concerns the spread of </w:t>
      </w:r>
      <w:r w:rsidR="0059502B" w:rsidRPr="00077EFF">
        <w:rPr>
          <w:rFonts w:ascii="Times New Roman" w:hAnsi="Times New Roman" w:cs="Times New Roman"/>
          <w:i/>
          <w:color w:val="7F7F7F" w:themeColor="text1" w:themeTint="80"/>
        </w:rPr>
        <w:t xml:space="preserve">F. alnus </w:t>
      </w:r>
      <w:r w:rsidR="0059502B" w:rsidRPr="00077EFF">
        <w:rPr>
          <w:rFonts w:ascii="Times New Roman" w:hAnsi="Times New Roman" w:cs="Times New Roman"/>
          <w:color w:val="7F7F7F" w:themeColor="text1" w:themeTint="80"/>
        </w:rPr>
        <w:t>throughout the state of Ohio (&gt;110,000 km</w:t>
      </w:r>
      <w:r w:rsidR="0059502B" w:rsidRPr="00077EFF">
        <w:rPr>
          <w:rFonts w:ascii="Times New Roman" w:hAnsi="Times New Roman" w:cs="Times New Roman"/>
          <w:color w:val="7F7F7F" w:themeColor="text1" w:themeTint="80"/>
          <w:vertAlign w:val="superscript"/>
        </w:rPr>
        <w:t>2</w:t>
      </w:r>
      <w:r w:rsidR="0059502B" w:rsidRPr="00077EFF">
        <w:rPr>
          <w:rFonts w:ascii="Times New Roman" w:hAnsi="Times New Roman" w:cs="Times New Roman"/>
          <w:color w:val="7F7F7F" w:themeColor="text1" w:themeTint="80"/>
        </w:rPr>
        <w:t xml:space="preserve">), Frappier and colleagues </w:t>
      </w:r>
      <w:r w:rsidR="0059502B"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sidR="0059502B"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2003b)</w:t>
      </w:r>
      <w:r w:rsidR="0059502B" w:rsidRPr="00077EFF">
        <w:rPr>
          <w:rFonts w:ascii="Times New Roman" w:hAnsi="Times New Roman" w:cs="Times New Roman"/>
          <w:color w:val="7F7F7F" w:themeColor="text1" w:themeTint="80"/>
        </w:rPr>
        <w:fldChar w:fldCharType="end"/>
      </w:r>
      <w:r w:rsidR="0059502B" w:rsidRPr="00077EFF">
        <w:rPr>
          <w:rFonts w:ascii="Times New Roman" w:hAnsi="Times New Roman" w:cs="Times New Roman"/>
          <w:color w:val="7F7F7F" w:themeColor="text1" w:themeTint="80"/>
        </w:rPr>
        <w:t xml:space="preserve"> speculate on a mechanism causing an observed extended lag phase in the invasion of a 250 m</w:t>
      </w:r>
      <w:r w:rsidR="0059502B" w:rsidRPr="00077EFF">
        <w:rPr>
          <w:rFonts w:ascii="Times New Roman" w:hAnsi="Times New Roman" w:cs="Times New Roman"/>
          <w:color w:val="7F7F7F" w:themeColor="text1" w:themeTint="80"/>
          <w:vertAlign w:val="superscript"/>
        </w:rPr>
        <w:t>2</w:t>
      </w:r>
      <w:r w:rsidR="0059502B" w:rsidRPr="00077EFF">
        <w:rPr>
          <w:rFonts w:ascii="Times New Roman" w:hAnsi="Times New Roman" w:cs="Times New Roman"/>
          <w:color w:val="7F7F7F" w:themeColor="text1" w:themeTint="80"/>
        </w:rPr>
        <w:t xml:space="preserve"> forest plot, suggesting that the lag may be due to “early selection and adaptation” to the local ecological conditions. Despite these speculations, it remains unclear as to whether </w:t>
      </w:r>
      <w:r w:rsidR="0059502B" w:rsidRPr="00077EFF">
        <w:rPr>
          <w:rFonts w:ascii="Times New Roman" w:hAnsi="Times New Roman" w:cs="Times New Roman"/>
          <w:i/>
          <w:color w:val="7F7F7F" w:themeColor="text1" w:themeTint="80"/>
        </w:rPr>
        <w:t>F. alnus</w:t>
      </w:r>
      <w:r w:rsidR="0059502B" w:rsidRPr="00077EFF">
        <w:rPr>
          <w:rFonts w:ascii="Times New Roman" w:hAnsi="Times New Roman" w:cs="Times New Roman"/>
          <w:color w:val="7F7F7F" w:themeColor="text1" w:themeTint="80"/>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D3D5C2A"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 </w:t>
      </w:r>
      <w:r>
        <w:rPr>
          <w:rFonts w:ascii="Times New Roman" w:hAnsi="Times New Roman" w:cs="Times New Roman"/>
          <w:i/>
        </w:rPr>
        <w:t>F. alnus</w:t>
      </w:r>
      <w:r>
        <w:rPr>
          <w:rFonts w:ascii="Times New Roman" w:hAnsi="Times New Roman" w:cs="Times New Roman"/>
        </w:rPr>
        <w:t xml:space="preserve"> throughout its </w:t>
      </w:r>
      <w:r w:rsidR="000F7524">
        <w:rPr>
          <w:rFonts w:ascii="Times New Roman" w:hAnsi="Times New Roman" w:cs="Times New Roman"/>
        </w:rPr>
        <w:t xml:space="preserve">entire </w:t>
      </w:r>
      <w:r>
        <w:rPr>
          <w:rFonts w:ascii="Times New Roman" w:hAnsi="Times New Roman" w:cs="Times New Roman"/>
        </w:rPr>
        <w:t xml:space="preserve">novel range </w:t>
      </w:r>
      <w:r w:rsidR="003E3E05">
        <w:rPr>
          <w:rFonts w:ascii="Times New Roman" w:hAnsi="Times New Roman" w:cs="Times New Roman"/>
        </w:rPr>
        <w:t>in</w:t>
      </w:r>
      <w:r>
        <w:rPr>
          <w:rFonts w:ascii="Times New Roman" w:hAnsi="Times New Roman" w:cs="Times New Roman"/>
        </w:rPr>
        <w:t xml:space="preserve"> northeastern North American. </w:t>
      </w:r>
      <w:r w:rsidR="003E3E05">
        <w:rPr>
          <w:rFonts w:ascii="Times New Roman" w:hAnsi="Times New Roman" w:cs="Times New Roman"/>
        </w:rPr>
        <w:t xml:space="preserve">To do so,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FF3C7C" w:rsidRPr="00EC0570" w:rsidRDefault="00FF3C7C"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4A2C5CB" w14:textId="7ED302EC" w:rsidR="002925CD" w:rsidRPr="002925CD" w:rsidRDefault="00BB62A5"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2925CD" w:rsidRPr="002925CD">
        <w:rPr>
          <w:rFonts w:ascii="Times New Roman" w:eastAsia="Times New Roman" w:hAnsi="Times New Roman" w:cs="Times New Roman"/>
          <w:noProof/>
        </w:rPr>
        <w:t>Aikio, S., R. P. Duncan, and P. E. Hulme. 2010a. Lag-phases in alien plant invasions: separating the facts from the artefacts. Oikos 119:370–378.</w:t>
      </w:r>
    </w:p>
    <w:p w14:paraId="638ADB1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6103826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Anderson, R. P. 2012. Harnessing the world’s biodiversity data: promise and peril in ecological niche modeling of species distributions. Annals of the New York Academy of Sciences 1260:66–80.</w:t>
      </w:r>
    </w:p>
    <w:p w14:paraId="5EAE9816"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6B0D68B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7C76534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62667455"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Catling, P. M., and Z. S. Porebski. 1994. The history of invasion and current status of glossy buckthorn,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in southern Ontario. Canadian field-naturalist 108:305–310.</w:t>
      </w:r>
    </w:p>
    <w:p w14:paraId="0F89C61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Converse, C. K. 1984. Element stewardship abstract for </w:t>
      </w:r>
      <w:r w:rsidRPr="002925CD">
        <w:rPr>
          <w:rFonts w:ascii="Times New Roman" w:eastAsia="Times New Roman" w:hAnsi="Times New Roman" w:cs="Times New Roman"/>
          <w:i/>
          <w:iCs/>
          <w:noProof/>
        </w:rPr>
        <w:t>Rhamnus cathartica</w:t>
      </w:r>
      <w:r w:rsidRPr="002925CD">
        <w:rPr>
          <w:rFonts w:ascii="Times New Roman" w:eastAsia="Times New Roman" w:hAnsi="Times New Roman" w:cs="Times New Roman"/>
          <w:noProof/>
        </w:rPr>
        <w:t xml:space="preserve">,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syn. </w:t>
      </w:r>
      <w:r w:rsidRPr="002925CD">
        <w:rPr>
          <w:rFonts w:ascii="Times New Roman" w:eastAsia="Times New Roman" w:hAnsi="Times New Roman" w:cs="Times New Roman"/>
          <w:i/>
          <w:iCs/>
          <w:noProof/>
        </w:rPr>
        <w:t>Frangula alnus</w:t>
      </w:r>
      <w:r w:rsidRPr="002925CD">
        <w:rPr>
          <w:rFonts w:ascii="Times New Roman" w:eastAsia="Times New Roman" w:hAnsi="Times New Roman" w:cs="Times New Roman"/>
          <w:noProof/>
        </w:rPr>
        <w:t>). The Nature Conservancy, Arlington, The Nature Conservancy.</w:t>
      </w:r>
    </w:p>
    <w:p w14:paraId="3381E2D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18E8DEB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ooks, J. 2005. Lag times and exotic species: the ecology and management of biological invasions in slow-motion. Ecoscience 12:316–329.</w:t>
      </w:r>
    </w:p>
    <w:p w14:paraId="38B5400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ooks, J. A., and M. E. Soulé. 1999. Lag times in population explosions of invasive species: causes and implications. Pages 103–125</w:t>
      </w:r>
      <w:r w:rsidRPr="002925CD">
        <w:rPr>
          <w:rFonts w:ascii="Times New Roman" w:eastAsia="Times New Roman" w:hAnsi="Times New Roman" w:cs="Times New Roman"/>
          <w:i/>
          <w:iCs/>
          <w:noProof/>
        </w:rPr>
        <w:t>in</w:t>
      </w:r>
      <w:r w:rsidRPr="002925CD">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C65A70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unard, C., and T. D. Lee. 2008. Is patience a virtue? Succession, light, and the death of invasive glossy buckthorn (</w:t>
      </w:r>
      <w:r w:rsidRPr="002925CD">
        <w:rPr>
          <w:rFonts w:ascii="Times New Roman" w:eastAsia="Times New Roman" w:hAnsi="Times New Roman" w:cs="Times New Roman"/>
          <w:i/>
          <w:iCs/>
          <w:noProof/>
        </w:rPr>
        <w:t>Frangula alnus</w:t>
      </w:r>
      <w:r w:rsidRPr="002925CD">
        <w:rPr>
          <w:rFonts w:ascii="Times New Roman" w:eastAsia="Times New Roman" w:hAnsi="Times New Roman" w:cs="Times New Roman"/>
          <w:noProof/>
        </w:rPr>
        <w:t>). Biological Invasions 11:577–586.</w:t>
      </w:r>
    </w:p>
    <w:p w14:paraId="02C4AB2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4DE5DBB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Feeley, K. J. 2012. Distributional migrations, expansions, and contractions of tropical plant species as revealed in dated herbarium records. Global Change Biology </w:t>
      </w:r>
      <w:r w:rsidRPr="002925CD">
        <w:rPr>
          <w:rFonts w:ascii="Times New Roman" w:eastAsia="Times New Roman" w:hAnsi="Times New Roman" w:cs="Times New Roman"/>
          <w:noProof/>
        </w:rPr>
        <w:lastRenderedPageBreak/>
        <w:t>18:1335–1341.</w:t>
      </w:r>
    </w:p>
    <w:p w14:paraId="0629F2D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Feeley, K. J., M. R. Silman, M. B. Bush, W. Farfan, K. G. Cabrera, Y. Malhi, P. Meir, N. S. Revilla, M. N. R. Quisiyupanqui, and S. Saatchi. 2011. Upslope migration of Andean trees. Journal of Biogeography 38:783–791.</w:t>
      </w:r>
    </w:p>
    <w:p w14:paraId="1254FA6B"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6117A11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Frappier, B., T. D. Lee, K. F. Olson, and R. T. Eckert. 2003b. Small-scale invasion pattern, spread rate, and lag-phase behavior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L. Forest Ecology and Management 186:1–6.</w:t>
      </w:r>
    </w:p>
    <w:p w14:paraId="628B5DA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17956E6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5AB9DE0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2787A69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2012. Introduction to the’raster’package (version 2.0-08). R.</w:t>
      </w:r>
    </w:p>
    <w:p w14:paraId="1A0F700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5D48E58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S. J. Phillips, J. R. Leathwick, and J. Elith. 2013. dismo: Species distribution modeling. R.</w:t>
      </w:r>
    </w:p>
    <w:p w14:paraId="509B307B"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oulahan, J. E., and С. S. Findlay. 2004. Effect of invasive plant species on temperate wetland paint diversity. Conservation Biology 18:1132–1138.</w:t>
      </w:r>
    </w:p>
    <w:p w14:paraId="6C9FCBD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Howell, J. A., and W. H. J. Blackwell. 1977. The history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glossy buckthorn) in the Ohio flora. Castanea 42:111–115.</w:t>
      </w:r>
    </w:p>
    <w:p w14:paraId="495C5CF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Jacquart, E. M., and T. M. Knight. 2010. Are there noninvasive cultivars of buckthorn. Indiana Nursery and Landscape News 70:16–17.</w:t>
      </w:r>
    </w:p>
    <w:p w14:paraId="776813DF"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6ECF5A8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Keitt, T. H., R. Bivand, and B. Rowlingson. 2012. rgdal. R.</w:t>
      </w:r>
    </w:p>
    <w:p w14:paraId="23D0EB7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Kowarik, I. 1995. Time lags in biological invasions with regard to success and failure of alien species. Page </w:t>
      </w:r>
      <w:r w:rsidRPr="002925CD">
        <w:rPr>
          <w:rFonts w:ascii="Times New Roman" w:eastAsia="Times New Roman" w:hAnsi="Times New Roman" w:cs="Times New Roman"/>
          <w:i/>
          <w:iCs/>
          <w:noProof/>
        </w:rPr>
        <w:t>in</w:t>
      </w:r>
      <w:r w:rsidRPr="002925CD">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20E55EB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Kurylo, J. S., K. S. Knight, J. R. Stewart, and A. G. Endress. 2007. </w:t>
      </w:r>
      <w:r w:rsidRPr="002925CD">
        <w:rPr>
          <w:rFonts w:ascii="Times New Roman" w:eastAsia="Times New Roman" w:hAnsi="Times New Roman" w:cs="Times New Roman"/>
          <w:i/>
          <w:iCs/>
          <w:noProof/>
        </w:rPr>
        <w:t>Rhamnus cathartica</w:t>
      </w:r>
      <w:r w:rsidRPr="002925CD">
        <w:rPr>
          <w:rFonts w:ascii="Times New Roman" w:eastAsia="Times New Roman" w:hAnsi="Times New Roman" w:cs="Times New Roman"/>
          <w:noProof/>
        </w:rPr>
        <w:t xml:space="preserve">: Native and naturalized distribution and habitat preferences. The Journal of the </w:t>
      </w:r>
      <w:r w:rsidRPr="002925CD">
        <w:rPr>
          <w:rFonts w:ascii="Times New Roman" w:eastAsia="Times New Roman" w:hAnsi="Times New Roman" w:cs="Times New Roman"/>
          <w:noProof/>
        </w:rPr>
        <w:lastRenderedPageBreak/>
        <w:t>Torrey Botanical Society 134:420–430.</w:t>
      </w:r>
    </w:p>
    <w:p w14:paraId="1A7048D6"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arkin, D. J. 2011. Lengths and correlates of lag phases in upper-Midwest plant invasions. Biological Invasions 14:827–838.</w:t>
      </w:r>
    </w:p>
    <w:p w14:paraId="60A6FAD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00F2777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ittle, E. L., S. Bullaty, and A. Lomeo. 1980. National Audubon Society Field Guide to North American Trees: Eastern Region. Alfred A. Knopf.</w:t>
      </w:r>
    </w:p>
    <w:p w14:paraId="70DE6DF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202CA29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6B66AA1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5C98EEE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7212022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37E8D9F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7AFEF69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2247674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Possessky, S. L., C. E. Williams, and W. J. Moriarity. 2000. Glossy buckthorn,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L.: A threat to riparian plant communities of the northern Allegheny Plateau (USA). Natural Areas Journal 20:290–292.</w:t>
      </w:r>
    </w:p>
    <w:p w14:paraId="2852206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71B1004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yšek, P., and P. E. Hulme. 2005. Spatio-temporal dynamics of plant invasions: linking pattern to process. Ecoscience 12:302–315.</w:t>
      </w:r>
    </w:p>
    <w:p w14:paraId="2E658CB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08D46DB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lastRenderedPageBreak/>
        <w:t xml:space="preserve">Pyšek, P., and K. Prach. 1995. Invasion dynamics of </w:t>
      </w:r>
      <w:r w:rsidRPr="002925CD">
        <w:rPr>
          <w:rFonts w:ascii="Times New Roman" w:eastAsia="Times New Roman" w:hAnsi="Times New Roman" w:cs="Times New Roman"/>
          <w:i/>
          <w:iCs/>
          <w:noProof/>
        </w:rPr>
        <w:t>Impatiens glandulifera</w:t>
      </w:r>
      <w:r w:rsidRPr="002925CD">
        <w:rPr>
          <w:rFonts w:ascii="Times New Roman" w:eastAsia="Times New Roman" w:hAnsi="Times New Roman" w:cs="Times New Roman"/>
          <w:noProof/>
        </w:rPr>
        <w:t xml:space="preserve"> - a century of spreading reconstructed. Biological Conservation 74:41–48.</w:t>
      </w:r>
    </w:p>
    <w:p w14:paraId="5881335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QGIS Development Team. 2012. QGIS Geographic Information System.</w:t>
      </w:r>
    </w:p>
    <w:p w14:paraId="6F9C274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R Core Team. 2012. R: A language and environment for statistical computing. Vienna, Austria.</w:t>
      </w:r>
    </w:p>
    <w:p w14:paraId="549B232F"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5EA1A700"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7A909E8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alo, L. F. 2005. Red brome (</w:t>
      </w:r>
      <w:r w:rsidRPr="002925CD">
        <w:rPr>
          <w:rFonts w:ascii="Times New Roman" w:eastAsia="Times New Roman" w:hAnsi="Times New Roman" w:cs="Times New Roman"/>
          <w:i/>
          <w:iCs/>
          <w:noProof/>
        </w:rPr>
        <w:t>Bromus rubens</w:t>
      </w:r>
      <w:r w:rsidRPr="002925CD">
        <w:rPr>
          <w:rFonts w:ascii="Times New Roman" w:eastAsia="Times New Roman" w:hAnsi="Times New Roman" w:cs="Times New Roman"/>
          <w:noProof/>
        </w:rPr>
        <w:t xml:space="preserve"> subsp. </w:t>
      </w:r>
      <w:r w:rsidRPr="002925CD">
        <w:rPr>
          <w:rFonts w:ascii="Times New Roman" w:eastAsia="Times New Roman" w:hAnsi="Times New Roman" w:cs="Times New Roman"/>
          <w:i/>
          <w:iCs/>
          <w:noProof/>
        </w:rPr>
        <w:t>madritensis</w:t>
      </w:r>
      <w:r w:rsidRPr="002925CD">
        <w:rPr>
          <w:rFonts w:ascii="Times New Roman" w:eastAsia="Times New Roman" w:hAnsi="Times New Roman" w:cs="Times New Roman"/>
          <w:noProof/>
        </w:rPr>
        <w:t>) in North America: possible modes for early introductions, subsequent spread. Biological Invasions 7:165–180.</w:t>
      </w:r>
    </w:p>
    <w:p w14:paraId="191EF16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Sherff, E. E. 1912. Range extenstions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and </w:t>
      </w:r>
      <w:r w:rsidRPr="002925CD">
        <w:rPr>
          <w:rFonts w:ascii="Times New Roman" w:eastAsia="Times New Roman" w:hAnsi="Times New Roman" w:cs="Times New Roman"/>
          <w:i/>
          <w:iCs/>
          <w:noProof/>
        </w:rPr>
        <w:t>Sporobolus asperifolius</w:t>
      </w:r>
      <w:r w:rsidRPr="002925CD">
        <w:rPr>
          <w:rFonts w:ascii="Times New Roman" w:eastAsia="Times New Roman" w:hAnsi="Times New Roman" w:cs="Times New Roman"/>
          <w:noProof/>
        </w:rPr>
        <w:t>. Rhodora 14:227–229.</w:t>
      </w:r>
    </w:p>
    <w:p w14:paraId="5320754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ibley, D. 2009. The Sibley guide to trees. Alfred A. Knopf, New York.</w:t>
      </w:r>
    </w:p>
    <w:p w14:paraId="1F3F213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orrie, B. A. 2005. Alien vascular plants in Massachusetts. Rhodora 107:284–329.</w:t>
      </w:r>
    </w:p>
    <w:p w14:paraId="53EA3CAE"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5C26C928"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56FFFD9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Del Tredici, P. 2010. Wild Urban Plants of the Northeast: A Field Guide. Comstock Publishing Associates, Ithica.</w:t>
      </w:r>
    </w:p>
    <w:p w14:paraId="35B05F9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4A4F5C7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Weber, E. 1998. The dynamics of plant invasions: a case study of three exotic goldenrod species (</w:t>
      </w:r>
      <w:r w:rsidRPr="002925CD">
        <w:rPr>
          <w:rFonts w:ascii="Times New Roman" w:eastAsia="Times New Roman" w:hAnsi="Times New Roman" w:cs="Times New Roman"/>
          <w:i/>
          <w:iCs/>
          <w:noProof/>
        </w:rPr>
        <w:t>Solidago</w:t>
      </w:r>
      <w:r w:rsidRPr="002925CD">
        <w:rPr>
          <w:rFonts w:ascii="Times New Roman" w:eastAsia="Times New Roman" w:hAnsi="Times New Roman" w:cs="Times New Roman"/>
          <w:noProof/>
        </w:rPr>
        <w:t xml:space="preserve"> L.) in Europe. Journal of Biogeography 25:147–154.</w:t>
      </w:r>
    </w:p>
    <w:p w14:paraId="619A7DA5" w14:textId="77777777" w:rsidR="002925CD" w:rsidRPr="002925CD" w:rsidRDefault="002925CD" w:rsidP="002925CD">
      <w:pPr>
        <w:widowControl w:val="0"/>
        <w:autoSpaceDE w:val="0"/>
        <w:autoSpaceDN w:val="0"/>
        <w:adjustRightInd w:val="0"/>
        <w:spacing w:before="100" w:after="100"/>
        <w:ind w:left="480" w:hanging="480"/>
        <w:rPr>
          <w:rFonts w:ascii="Times New Roman" w:hAnsi="Times New Roman" w:cs="Times New Roman"/>
          <w:noProof/>
        </w:rPr>
      </w:pPr>
      <w:r w:rsidRPr="002925CD">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170469CF" w:rsidR="00E84FD5" w:rsidRPr="0091245A" w:rsidRDefault="00BB62A5" w:rsidP="002925CD">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3BFD"/>
    <w:rsid w:val="00057433"/>
    <w:rsid w:val="00077EFF"/>
    <w:rsid w:val="000A162A"/>
    <w:rsid w:val="000A4799"/>
    <w:rsid w:val="000D7141"/>
    <w:rsid w:val="000F7524"/>
    <w:rsid w:val="001242C9"/>
    <w:rsid w:val="00132303"/>
    <w:rsid w:val="00144CA1"/>
    <w:rsid w:val="001703ED"/>
    <w:rsid w:val="00173F74"/>
    <w:rsid w:val="002925CD"/>
    <w:rsid w:val="00295AEB"/>
    <w:rsid w:val="002A30F0"/>
    <w:rsid w:val="00320B92"/>
    <w:rsid w:val="00320E7F"/>
    <w:rsid w:val="00343117"/>
    <w:rsid w:val="00386797"/>
    <w:rsid w:val="003E3E05"/>
    <w:rsid w:val="00406553"/>
    <w:rsid w:val="00410E4A"/>
    <w:rsid w:val="00462DB8"/>
    <w:rsid w:val="004946CA"/>
    <w:rsid w:val="004B34D5"/>
    <w:rsid w:val="004E6979"/>
    <w:rsid w:val="004F1B04"/>
    <w:rsid w:val="00542040"/>
    <w:rsid w:val="00556B9E"/>
    <w:rsid w:val="00577BE8"/>
    <w:rsid w:val="005825CE"/>
    <w:rsid w:val="005852DE"/>
    <w:rsid w:val="0059502B"/>
    <w:rsid w:val="00596BE8"/>
    <w:rsid w:val="005B2F78"/>
    <w:rsid w:val="005D63BD"/>
    <w:rsid w:val="005F0DE1"/>
    <w:rsid w:val="006224A2"/>
    <w:rsid w:val="00634D89"/>
    <w:rsid w:val="0065100E"/>
    <w:rsid w:val="00694752"/>
    <w:rsid w:val="0078182E"/>
    <w:rsid w:val="007A6C8E"/>
    <w:rsid w:val="008207F7"/>
    <w:rsid w:val="00833BEA"/>
    <w:rsid w:val="0085679E"/>
    <w:rsid w:val="008A588D"/>
    <w:rsid w:val="008F02BB"/>
    <w:rsid w:val="008F2714"/>
    <w:rsid w:val="0091245A"/>
    <w:rsid w:val="00932531"/>
    <w:rsid w:val="00987B94"/>
    <w:rsid w:val="009A52FD"/>
    <w:rsid w:val="009E3368"/>
    <w:rsid w:val="009F45A6"/>
    <w:rsid w:val="00AB7398"/>
    <w:rsid w:val="00AF05DE"/>
    <w:rsid w:val="00B819CA"/>
    <w:rsid w:val="00BB3AA0"/>
    <w:rsid w:val="00BB62A5"/>
    <w:rsid w:val="00BC652B"/>
    <w:rsid w:val="00BE3045"/>
    <w:rsid w:val="00BF053D"/>
    <w:rsid w:val="00C2361F"/>
    <w:rsid w:val="00C415FA"/>
    <w:rsid w:val="00C93E19"/>
    <w:rsid w:val="00CA4793"/>
    <w:rsid w:val="00CB0AC0"/>
    <w:rsid w:val="00D13CF8"/>
    <w:rsid w:val="00D21763"/>
    <w:rsid w:val="00DD3C34"/>
    <w:rsid w:val="00DF40A5"/>
    <w:rsid w:val="00E305F9"/>
    <w:rsid w:val="00E54B8D"/>
    <w:rsid w:val="00E65993"/>
    <w:rsid w:val="00E75D55"/>
    <w:rsid w:val="00E84FD5"/>
    <w:rsid w:val="00F0171C"/>
    <w:rsid w:val="00F3141A"/>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2D4870-F3BF-D74E-A423-D9DFECC85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32</Pages>
  <Words>30022</Words>
  <Characters>171130</Characters>
  <Application>Microsoft Macintosh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54</cp:revision>
  <cp:lastPrinted>2015-06-05T01:03:00Z</cp:lastPrinted>
  <dcterms:created xsi:type="dcterms:W3CDTF">2014-03-10T17:18:00Z</dcterms:created>
  <dcterms:modified xsi:type="dcterms:W3CDTF">2017-04-24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mal</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